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742C9A"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742C9A"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742C9A"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742C9A"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742C9A"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742C9A"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742C9A"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742C9A"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742C9A"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742C9A"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742C9A"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742C9A"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742C9A"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742C9A"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742C9A"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742C9A"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742C9A"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742C9A"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742C9A"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742C9A"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742C9A"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742C9A"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742C9A"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742C9A"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742C9A"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742C9A"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742C9A"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742C9A"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742C9A"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742C9A"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742C9A"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742C9A"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742C9A"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742C9A"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742C9A"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742C9A"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742C9A"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742C9A"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742C9A"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742C9A"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742C9A"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742C9A"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742C9A"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_Toc66554492"/>
      <w:bookmarkStart w:id="10" w:name="abstract"/>
      <w:bookmarkStart w:id="11" w:name="_Toc61617407"/>
      <w:r>
        <w:lastRenderedPageBreak/>
        <w:t>DEDICATION</w:t>
      </w:r>
      <w:bookmarkEnd w:id="9"/>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4" w:name="_Toc66554495"/>
      <w:r w:rsidRPr="00C53FEF">
        <w:lastRenderedPageBreak/>
        <w:t>L</w:t>
      </w:r>
      <w:r w:rsidR="00635CB3">
        <w:t>IST OF TABLES</w:t>
      </w:r>
      <w:bookmarkEnd w:id="14"/>
    </w:p>
    <w:p w14:paraId="4EE3F089" w14:textId="05B606C6" w:rsidR="00B56360" w:rsidRPr="00C53FEF" w:rsidRDefault="003C277F" w:rsidP="00417564">
      <w:pPr>
        <w:pStyle w:val="Heading1"/>
      </w:pPr>
      <w:bookmarkStart w:id="15" w:name="_Toc66554496"/>
      <w:r w:rsidRPr="00C53FEF">
        <w:t>L</w:t>
      </w:r>
      <w:r w:rsidR="00635CB3">
        <w:t>IST OF FIGURES</w:t>
      </w:r>
      <w:bookmarkEnd w:id="15"/>
    </w:p>
    <w:p w14:paraId="04F66988" w14:textId="1D2F7DDC" w:rsidR="00CD02CE" w:rsidRPr="00C53FEF" w:rsidRDefault="00CD02CE" w:rsidP="00417564">
      <w:pPr>
        <w:pStyle w:val="Heading1"/>
      </w:pPr>
      <w:bookmarkStart w:id="16" w:name="_Toc66554497"/>
      <w:r w:rsidRPr="00C53FEF">
        <w:t>L</w:t>
      </w:r>
      <w:r w:rsidR="00635CB3">
        <w:t>IST OF ABBREVIATIONS</w:t>
      </w:r>
      <w:bookmarkEnd w:id="16"/>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7" w:name="introduction"/>
      <w:bookmarkEnd w:id="10"/>
      <w:bookmarkEnd w:id="11"/>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8" w:name="_Toc66554498"/>
      <w:bookmarkStart w:id="19" w:name="background-and-related-research"/>
      <w:bookmarkEnd w:id="17"/>
      <w:r w:rsidRPr="00434639">
        <w:lastRenderedPageBreak/>
        <w:t>C</w:t>
      </w:r>
      <w:r w:rsidR="00635CB3">
        <w:t>HAPTER</w:t>
      </w:r>
      <w:r w:rsidRPr="00434639">
        <w:t xml:space="preserve"> 1</w:t>
      </w:r>
      <w:r w:rsidR="00635CB3">
        <w:t>:</w:t>
      </w:r>
      <w:r w:rsidRPr="00434639">
        <w:t xml:space="preserve"> </w:t>
      </w:r>
      <w:r w:rsidR="00635CB3">
        <w:t>INTRODUCTION</w:t>
      </w:r>
      <w:bookmarkEnd w:id="18"/>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0"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1" w:name="_Toc66554499"/>
      <w:r w:rsidRPr="009A3306">
        <w:t xml:space="preserve">1.1 </w:t>
      </w:r>
      <w:r w:rsidR="0021550A" w:rsidRPr="009A3306">
        <w:t>Background of the Study</w:t>
      </w:r>
      <w:bookmarkEnd w:id="21"/>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2" w:name="_Toc61885859"/>
      <w:bookmarkStart w:id="23" w:name="_Toc66554500"/>
      <w:r>
        <w:t>1.1.1</w:t>
      </w:r>
      <w:r w:rsidR="00661EC7">
        <w:t xml:space="preserve"> </w:t>
      </w:r>
      <w:r w:rsidR="00434639" w:rsidRPr="00D818D6">
        <w:t>The need for Customer Churn Analysis</w:t>
      </w:r>
      <w:bookmarkEnd w:id="22"/>
      <w:bookmarkEnd w:id="23"/>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4" w:name="_Toc61885860"/>
      <w:bookmarkStart w:id="25" w:name="_Toc66554501"/>
      <w:r>
        <w:t xml:space="preserve">1.1.2 Flagging </w:t>
      </w:r>
      <w:r w:rsidRPr="004840A9">
        <w:t>customers</w:t>
      </w:r>
      <w:r>
        <w:t xml:space="preserve"> and retention policies</w:t>
      </w:r>
      <w:bookmarkEnd w:id="24"/>
      <w:bookmarkEnd w:id="25"/>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6" w:name="_Toc66554502"/>
      <w:r w:rsidR="0021550A" w:rsidRPr="00C53FEF">
        <w:t>1.2 Problem Statement</w:t>
      </w:r>
      <w:bookmarkEnd w:id="26"/>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7" w:name="_Toc66554503"/>
      <w:r w:rsidRPr="00C53FEF">
        <w:lastRenderedPageBreak/>
        <w:t>1.3 Aim and Objectives</w:t>
      </w:r>
      <w:bookmarkEnd w:id="27"/>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8" w:name="_Toc66554504"/>
      <w:r w:rsidRPr="00C53FEF">
        <w:lastRenderedPageBreak/>
        <w:t>1.4 Research Questions</w:t>
      </w:r>
      <w:bookmarkEnd w:id="28"/>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29" w:name="_Toc66554505"/>
      <w:r w:rsidRPr="00C53FEF">
        <w:lastRenderedPageBreak/>
        <w:t xml:space="preserve">1.5 Scope of </w:t>
      </w:r>
      <w:r w:rsidR="00890257">
        <w:t xml:space="preserve">the </w:t>
      </w:r>
      <w:r w:rsidRPr="00C53FEF">
        <w:t>Study</w:t>
      </w:r>
      <w:bookmarkEnd w:id="29"/>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0" w:name="_Toc66554506"/>
      <w:r w:rsidRPr="00C53FEF">
        <w:t xml:space="preserve">1.6 Significance of </w:t>
      </w:r>
      <w:r w:rsidR="00890257">
        <w:t xml:space="preserve">the </w:t>
      </w:r>
      <w:r w:rsidRPr="00C53FEF">
        <w:t>Study</w:t>
      </w:r>
      <w:bookmarkEnd w:id="30"/>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1" w:name="_Toc66554507"/>
      <w:r w:rsidRPr="00C53FEF">
        <w:lastRenderedPageBreak/>
        <w:t>1.7 Structure of Study</w:t>
      </w:r>
      <w:bookmarkEnd w:id="31"/>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2"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2"/>
    </w:p>
    <w:p w14:paraId="16452474" w14:textId="77777777" w:rsidR="005D02F0" w:rsidRPr="00C53FEF" w:rsidRDefault="0034057A" w:rsidP="00417564">
      <w:pPr>
        <w:pStyle w:val="Heading2"/>
      </w:pPr>
      <w:bookmarkStart w:id="33" w:name="_Toc66554509"/>
      <w:r w:rsidRPr="00C53FEF">
        <w:t>2.1</w:t>
      </w:r>
      <w:r w:rsidR="005D02F0" w:rsidRPr="00C53FEF">
        <w:t xml:space="preserve"> Introduction</w:t>
      </w:r>
      <w:bookmarkEnd w:id="33"/>
    </w:p>
    <w:p w14:paraId="65370E2F" w14:textId="77777777" w:rsidR="00EA0537" w:rsidRPr="00C53FEF" w:rsidRDefault="005D02F0" w:rsidP="00417564">
      <w:pPr>
        <w:pStyle w:val="Heading2"/>
      </w:pPr>
      <w:bookmarkStart w:id="34" w:name="_Toc66554510"/>
      <w:r w:rsidRPr="00C53FEF">
        <w:t>2.2</w:t>
      </w:r>
      <w:r w:rsidR="0034057A" w:rsidRPr="00C53FEF">
        <w:t xml:space="preserve"> </w:t>
      </w:r>
      <w:r w:rsidRPr="00C53FEF">
        <w:t xml:space="preserve">Data Analytics in </w:t>
      </w:r>
      <w:r w:rsidR="00EA0537" w:rsidRPr="00C53FEF">
        <w:t>the Telecom Industry</w:t>
      </w:r>
      <w:bookmarkEnd w:id="34"/>
    </w:p>
    <w:p w14:paraId="4B13BB5A" w14:textId="77777777" w:rsidR="004979BD" w:rsidRPr="00C53FEF" w:rsidRDefault="00EA0537" w:rsidP="00417564">
      <w:pPr>
        <w:pStyle w:val="Heading2"/>
      </w:pPr>
      <w:bookmarkStart w:id="35" w:name="_Toc66554511"/>
      <w:r w:rsidRPr="00C53FEF">
        <w:t>2.3 Customer Attrition</w:t>
      </w:r>
      <w:r w:rsidR="004979BD" w:rsidRPr="00C53FEF">
        <w:t xml:space="preserve"> Analytics</w:t>
      </w:r>
      <w:bookmarkEnd w:id="35"/>
    </w:p>
    <w:p w14:paraId="47687C3C" w14:textId="43ABB97C" w:rsidR="00EA0537" w:rsidRPr="00C53FEF" w:rsidRDefault="009A3306" w:rsidP="00417564">
      <w:pPr>
        <w:pStyle w:val="Heading2"/>
      </w:pPr>
      <w:bookmarkStart w:id="36"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6"/>
      <w:r w:rsidR="004979BD" w:rsidRPr="00C53FEF">
        <w:t xml:space="preserve"> </w:t>
      </w:r>
    </w:p>
    <w:p w14:paraId="4A41CD16" w14:textId="77777777" w:rsidR="00F949AD" w:rsidRPr="00C53FEF" w:rsidRDefault="00EA0537" w:rsidP="00417564">
      <w:pPr>
        <w:pStyle w:val="Heading2"/>
      </w:pPr>
      <w:bookmarkStart w:id="37" w:name="_Toc66554513"/>
      <w:r w:rsidRPr="00C53FEF">
        <w:t>2.</w:t>
      </w:r>
      <w:r w:rsidR="004979BD" w:rsidRPr="00C53FEF">
        <w:t>5</w:t>
      </w:r>
      <w:r w:rsidRPr="00C53FEF">
        <w:t xml:space="preserve"> Visual Analytics in </w:t>
      </w:r>
      <w:r w:rsidR="004979BD" w:rsidRPr="00C53FEF">
        <w:t>the Telecom Industry</w:t>
      </w:r>
      <w:bookmarkEnd w:id="37"/>
    </w:p>
    <w:p w14:paraId="1D617DF4" w14:textId="77777777" w:rsidR="00216E0E" w:rsidRPr="00C53FEF" w:rsidRDefault="00F949AD" w:rsidP="00417564">
      <w:pPr>
        <w:pStyle w:val="Heading2"/>
      </w:pPr>
      <w:bookmarkStart w:id="38" w:name="_Toc66554514"/>
      <w:r w:rsidRPr="00C53FEF">
        <w:t>2.6 Related Research Publications</w:t>
      </w:r>
      <w:bookmarkEnd w:id="38"/>
    </w:p>
    <w:p w14:paraId="59A53D3A" w14:textId="77777777" w:rsidR="00216E0E" w:rsidRPr="00C53FEF" w:rsidRDefault="00216E0E" w:rsidP="00417564">
      <w:pPr>
        <w:pStyle w:val="Heading2"/>
      </w:pPr>
      <w:bookmarkStart w:id="39" w:name="_Toc66554515"/>
      <w:r w:rsidRPr="00C53FEF">
        <w:t>2.7 Discussion</w:t>
      </w:r>
      <w:bookmarkEnd w:id="39"/>
    </w:p>
    <w:p w14:paraId="0E6B4ECF" w14:textId="0EAFEEB5" w:rsidR="00EA0537" w:rsidRPr="00C53FEF" w:rsidRDefault="00216E0E" w:rsidP="00417564">
      <w:pPr>
        <w:pStyle w:val="Heading2"/>
      </w:pPr>
      <w:bookmarkStart w:id="40" w:name="_Toc66554516"/>
      <w:r w:rsidRPr="00C53FEF">
        <w:t>2.8 Summary</w:t>
      </w:r>
      <w:bookmarkEnd w:id="40"/>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1" w:name="_Toc66554517"/>
      <w:bookmarkEnd w:id="19"/>
      <w:bookmarkEnd w:id="20"/>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1"/>
    </w:p>
    <w:p w14:paraId="5D9BE995" w14:textId="659FA90B" w:rsidR="00350A6B" w:rsidRDefault="00350A6B" w:rsidP="00417564">
      <w:pPr>
        <w:pStyle w:val="Heading2"/>
      </w:pPr>
      <w:bookmarkStart w:id="42" w:name="_Toc66554518"/>
      <w:r w:rsidRPr="00C53FEF">
        <w:t>3.1 Introduction</w:t>
      </w:r>
      <w:bookmarkEnd w:id="42"/>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3" w:name="_Toc66554519"/>
      <w:r w:rsidRPr="009A3306">
        <w:t>3.1.1 Business Understanding</w:t>
      </w:r>
      <w:bookmarkEnd w:id="43"/>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4" w:name="_Toc66554520"/>
      <w:r>
        <w:lastRenderedPageBreak/>
        <w:t xml:space="preserve">3.1.2 Data </w:t>
      </w:r>
      <w:r w:rsidR="00C72804">
        <w:t>Understanding</w:t>
      </w:r>
      <w:bookmarkEnd w:id="44"/>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5" w:name="_Toc66554521"/>
      <w:r w:rsidRPr="009A3306">
        <w:lastRenderedPageBreak/>
        <w:t>3.2 Research Methodology</w:t>
      </w:r>
      <w:bookmarkEnd w:id="45"/>
    </w:p>
    <w:p w14:paraId="6451296D" w14:textId="56ADCD97" w:rsidR="00350A6B" w:rsidRPr="009A3306" w:rsidRDefault="00350A6B" w:rsidP="00417564">
      <w:pPr>
        <w:pStyle w:val="Heading3"/>
      </w:pPr>
      <w:bookmarkStart w:id="46" w:name="_Toc66554522"/>
      <w:r w:rsidRPr="009A3306">
        <w:t>3.2.1 Data Selection</w:t>
      </w:r>
      <w:bookmarkEnd w:id="46"/>
    </w:p>
    <w:p w14:paraId="4587DE05" w14:textId="334A5B8B" w:rsidR="00350A6B" w:rsidRDefault="00350A6B" w:rsidP="00417564">
      <w:pPr>
        <w:pStyle w:val="Heading3"/>
      </w:pPr>
      <w:bookmarkStart w:id="47" w:name="_Toc66554523"/>
      <w:r w:rsidRPr="00C53FEF">
        <w:t>3.2.2 Data Pre-Processing</w:t>
      </w:r>
      <w:bookmarkEnd w:id="47"/>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8" w:name="_Toc66554524"/>
      <w:r w:rsidRPr="00C53FEF">
        <w:lastRenderedPageBreak/>
        <w:t>3.2.3 Data Transformation</w:t>
      </w:r>
      <w:r w:rsidR="00552D3C">
        <w:t xml:space="preserve"> (</w:t>
      </w:r>
      <w:r w:rsidR="00552D3C" w:rsidRPr="00552D3C">
        <w:rPr>
          <w:highlight w:val="yellow"/>
        </w:rPr>
        <w:t>Feature Engineering</w:t>
      </w:r>
      <w:r w:rsidR="00552D3C">
        <w:t>)</w:t>
      </w:r>
      <w:bookmarkEnd w:id="48"/>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49" w:name="_Toc66554525"/>
      <w:r w:rsidRPr="00C53FEF">
        <w:t>3.2.4 Data Visualization</w:t>
      </w:r>
      <w:bookmarkEnd w:id="49"/>
    </w:p>
    <w:p w14:paraId="6516F2EE" w14:textId="179D3555" w:rsidR="00D66650" w:rsidRPr="00C53FEF" w:rsidRDefault="00350A6B" w:rsidP="00417564">
      <w:pPr>
        <w:pStyle w:val="Heading3"/>
      </w:pPr>
      <w:bookmarkStart w:id="50" w:name="_Toc66554526"/>
      <w:r w:rsidRPr="00C53FEF">
        <w:t xml:space="preserve">3.2.5 </w:t>
      </w:r>
      <w:r w:rsidR="00D66650" w:rsidRPr="00C53FEF">
        <w:t>Class Balancing</w:t>
      </w:r>
      <w:bookmarkEnd w:id="50"/>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1" w:name="_Toc66554527"/>
      <w:r>
        <w:lastRenderedPageBreak/>
        <w:t>3.2.</w:t>
      </w:r>
      <w:r w:rsidR="00042201">
        <w:t>6</w:t>
      </w:r>
      <w:r>
        <w:t xml:space="preserve"> Model Building</w:t>
      </w:r>
      <w:bookmarkEnd w:id="51"/>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2" w:name="_Toc61885879"/>
      <w:r w:rsidRPr="009A3306">
        <w:t>3.2.6.1</w:t>
      </w:r>
      <w:r w:rsidR="00126638" w:rsidRPr="009A3306">
        <w:t xml:space="preserve"> Model Selection Techniques</w:t>
      </w:r>
      <w:bookmarkEnd w:id="52"/>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3" w:name="_Toc61885880"/>
      <w:r>
        <w:t>3.2.6.2</w:t>
      </w:r>
      <w:r w:rsidR="00126638">
        <w:t xml:space="preserve"> Test Designing</w:t>
      </w:r>
      <w:bookmarkEnd w:id="53"/>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4" w:name="_Toc61885881"/>
      <w:r>
        <w:t>3.2.6.3</w:t>
      </w:r>
      <w:r w:rsidR="00126638">
        <w:t xml:space="preserve"> Model Iterations</w:t>
      </w:r>
      <w:bookmarkEnd w:id="54"/>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w:t>
      </w:r>
      <w:bookmarkStart w:id="55" w:name="_GoBack"/>
      <w:bookmarkEnd w:id="55"/>
      <w:r>
        <w:rPr>
          <w:rFonts w:ascii="Times New Roman" w:hAnsi="Times New Roman" w:cs="Times New Roman"/>
        </w:rPr>
        <w:t xml:space="preserve">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t>3.2.6.4</w:t>
      </w:r>
      <w:r w:rsidR="00126638">
        <w:t xml:space="preserve"> Model Assessment</w:t>
      </w:r>
      <w:bookmarkEnd w:id="57"/>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59" w:name="_Toc61885884"/>
      <w:r>
        <w:t>3.2.7.1</w:t>
      </w:r>
      <w:r w:rsidR="00BA64BA">
        <w:t xml:space="preserve"> </w:t>
      </w:r>
      <w:bookmarkEnd w:id="59"/>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D3B59" w14:textId="77777777" w:rsidR="00742C9A" w:rsidRDefault="00742C9A">
      <w:pPr>
        <w:spacing w:after="0"/>
      </w:pPr>
      <w:r>
        <w:separator/>
      </w:r>
    </w:p>
  </w:endnote>
  <w:endnote w:type="continuationSeparator" w:id="0">
    <w:p w14:paraId="5DDDF9CA" w14:textId="77777777" w:rsidR="00742C9A" w:rsidRDefault="00742C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1C1285" w:rsidRDefault="001C12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1C1285" w:rsidRDefault="001C1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A4CA1" w14:textId="77777777" w:rsidR="00742C9A" w:rsidRDefault="00742C9A">
      <w:r>
        <w:separator/>
      </w:r>
    </w:p>
  </w:footnote>
  <w:footnote w:type="continuationSeparator" w:id="0">
    <w:p w14:paraId="02142A97" w14:textId="77777777" w:rsidR="00742C9A" w:rsidRDefault="00742C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51096"/>
    <w:rsid w:val="0045355A"/>
    <w:rsid w:val="00453877"/>
    <w:rsid w:val="004544B9"/>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2C9A"/>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40B1"/>
    <w:rsid w:val="00815A33"/>
    <w:rsid w:val="008162DE"/>
    <w:rsid w:val="00817EB7"/>
    <w:rsid w:val="0082002A"/>
    <w:rsid w:val="008247BE"/>
    <w:rsid w:val="00827175"/>
    <w:rsid w:val="0083419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7395"/>
    <w:rsid w:val="00C477D7"/>
    <w:rsid w:val="00C478EC"/>
    <w:rsid w:val="00C50ADA"/>
    <w:rsid w:val="00C529E1"/>
    <w:rsid w:val="00C53031"/>
    <w:rsid w:val="00C532A3"/>
    <w:rsid w:val="00C53FEF"/>
    <w:rsid w:val="00C54570"/>
    <w:rsid w:val="00C54B43"/>
    <w:rsid w:val="00C55C6D"/>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38FD"/>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C2557-30A0-4AA9-91D3-1E41053FF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7</TotalTime>
  <Pages>29</Pages>
  <Words>7809</Words>
  <Characters>4451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75</cp:revision>
  <cp:lastPrinted>2021-01-18T10:13:00Z</cp:lastPrinted>
  <dcterms:created xsi:type="dcterms:W3CDTF">2021-01-18T04:03:00Z</dcterms:created>
  <dcterms:modified xsi:type="dcterms:W3CDTF">2021-03-1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